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75880F9" w14:textId="77777777" w:rsidR="006D1728" w:rsidRDefault="009B3D4D" w:rsidP="006D1728">
      <w:pPr>
        <w:pStyle w:val="IOP-CS-Title"/>
        <w:rPr>
          <w:color w:val="FF0000"/>
        </w:rPr>
      </w:pPr>
      <w:proofErr w:type="spellStart"/>
      <w:r>
        <w:t>Tugas</w:t>
      </w:r>
      <w:proofErr w:type="spellEnd"/>
      <w:r>
        <w:t xml:space="preserve"> 1: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r w:rsidR="003E4CD5">
        <w:t>–</w:t>
      </w:r>
      <w:r>
        <w:t xml:space="preserve"> </w:t>
      </w:r>
      <w:r w:rsidR="006D1728" w:rsidRPr="006D1728">
        <w:rPr>
          <w:color w:val="FF0000"/>
        </w:rPr>
        <w:t>Decision Tree</w:t>
      </w:r>
    </w:p>
    <w:p w14:paraId="2A13FE35" w14:textId="7F785B6E" w:rsidR="00D1709E" w:rsidRDefault="003E4CD5" w:rsidP="006D1728">
      <w:pPr>
        <w:pStyle w:val="IOP-CS-Title"/>
        <w:rPr>
          <w:rFonts w:ascii="Cambria" w:hAnsi="Cambria"/>
          <w:b w:val="0"/>
          <w:bCs/>
        </w:rPr>
      </w:pPr>
      <w:r>
        <w:rPr>
          <w:rFonts w:ascii="Cambria" w:hAnsi="Cambria"/>
          <w:bCs/>
        </w:rPr>
        <w:t xml:space="preserve">Siti </w:t>
      </w:r>
      <w:proofErr w:type="spellStart"/>
      <w:r>
        <w:rPr>
          <w:rFonts w:ascii="Cambria" w:hAnsi="Cambria"/>
          <w:bCs/>
        </w:rPr>
        <w:t>aisah</w:t>
      </w:r>
      <w:proofErr w:type="spellEnd"/>
      <w:r w:rsidR="00625342">
        <w:rPr>
          <w:rFonts w:ascii="Cambria" w:hAnsi="Cambria"/>
          <w:bCs/>
        </w:rPr>
        <w:t xml:space="preserve"> - </w:t>
      </w:r>
      <w:r>
        <w:rPr>
          <w:rFonts w:ascii="Cambria" w:hAnsi="Cambria"/>
          <w:bCs/>
        </w:rPr>
        <w:t>0110222129</w:t>
      </w:r>
      <w:r w:rsidR="006B3D2B">
        <w:rPr>
          <w:rFonts w:ascii="Cambria" w:hAnsi="Cambria"/>
          <w:bCs/>
          <w:vertAlign w:val="superscript"/>
        </w:rPr>
        <w:t>1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AC05399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r w:rsidR="003E4CD5">
        <w:t>siti22129ti@student.nurulfikri.ac.id</w:t>
      </w:r>
    </w:p>
    <w:p w14:paraId="4A2DDE22" w14:textId="77777777" w:rsidR="005D53A8" w:rsidRDefault="005D53A8" w:rsidP="000B2CE3">
      <w:pPr>
        <w:pStyle w:val="IOP-CS-Affiliation"/>
      </w:pPr>
    </w:p>
    <w:p w14:paraId="5CC96F8F" w14:textId="69E7380B" w:rsidR="005D53A8" w:rsidRDefault="005D53A8" w:rsidP="00480D6D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3E4CD5" w:rsidRPr="003E4CD5">
        <w:rPr>
          <w:sz w:val="22"/>
          <w:szCs w:val="22"/>
        </w:rPr>
        <w:t>Pembelajaran</w:t>
      </w:r>
      <w:proofErr w:type="spellEnd"/>
      <w:r w:rsidR="003E4CD5" w:rsidRPr="003E4CD5">
        <w:rPr>
          <w:sz w:val="22"/>
          <w:szCs w:val="22"/>
        </w:rPr>
        <w:t xml:space="preserve"> </w:t>
      </w:r>
      <w:r w:rsidR="003E4CD5" w:rsidRPr="003E4CD5">
        <w:rPr>
          <w:i/>
          <w:iCs/>
          <w:sz w:val="22"/>
          <w:szCs w:val="22"/>
        </w:rPr>
        <w:t>Machine Learning</w:t>
      </w:r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rupa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cabang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cerda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uatan</w:t>
      </w:r>
      <w:proofErr w:type="spellEnd"/>
      <w:r w:rsidR="003E4CD5" w:rsidRPr="003E4CD5">
        <w:rPr>
          <w:sz w:val="22"/>
          <w:szCs w:val="22"/>
        </w:rPr>
        <w:t xml:space="preserve"> (</w:t>
      </w:r>
      <w:r w:rsidR="003E4CD5" w:rsidRPr="003E4CD5">
        <w:rPr>
          <w:i/>
          <w:iCs/>
          <w:sz w:val="22"/>
          <w:szCs w:val="22"/>
        </w:rPr>
        <w:t>Artificial Intelligence</w:t>
      </w:r>
      <w:r w:rsidR="003E4CD5" w:rsidRPr="003E4CD5">
        <w:rPr>
          <w:sz w:val="22"/>
          <w:szCs w:val="22"/>
        </w:rPr>
        <w:t xml:space="preserve">) yang </w:t>
      </w:r>
      <w:proofErr w:type="spellStart"/>
      <w:r w:rsidR="003E4CD5" w:rsidRPr="003E4CD5">
        <w:rPr>
          <w:sz w:val="22"/>
          <w:szCs w:val="22"/>
        </w:rPr>
        <w:t>berfokus</w:t>
      </w:r>
      <w:proofErr w:type="spellEnd"/>
      <w:r w:rsidR="003E4CD5" w:rsidRPr="003E4CD5">
        <w:rPr>
          <w:sz w:val="22"/>
          <w:szCs w:val="22"/>
        </w:rPr>
        <w:t xml:space="preserve"> pada </w:t>
      </w:r>
      <w:proofErr w:type="spellStart"/>
      <w:r w:rsidR="003E4CD5" w:rsidRPr="003E4CD5">
        <w:rPr>
          <w:sz w:val="22"/>
          <w:szCs w:val="22"/>
        </w:rPr>
        <w:t>pengembang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lgoritma</w:t>
      </w:r>
      <w:proofErr w:type="spellEnd"/>
      <w:r w:rsidR="003E4CD5" w:rsidRPr="003E4CD5">
        <w:rPr>
          <w:sz w:val="22"/>
          <w:szCs w:val="22"/>
        </w:rPr>
        <w:t xml:space="preserve"> dan model </w:t>
      </w:r>
      <w:proofErr w:type="spellStart"/>
      <w:r w:rsidR="003E4CD5" w:rsidRPr="003E4CD5">
        <w:rPr>
          <w:sz w:val="22"/>
          <w:szCs w:val="22"/>
        </w:rPr>
        <w:t>statisti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untu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ungkin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istem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ompute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elaja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data dan</w:t>
      </w:r>
      <w:r w:rsidR="003E4CD5" w:rsidRPr="003E4CD5">
        <w:rPr>
          <w:b/>
          <w:bCs/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buat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rediks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tau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putu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ecar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otomatis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tanp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emrogram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proofErr w:type="gramStart"/>
      <w:r w:rsidR="003E4CD5" w:rsidRPr="003E4CD5">
        <w:rPr>
          <w:sz w:val="22"/>
          <w:szCs w:val="22"/>
        </w:rPr>
        <w:t>eksplisit</w:t>
      </w:r>
      <w:proofErr w:type="spellEnd"/>
      <w:r w:rsidR="003E4CD5" w:rsidRPr="003E4CD5">
        <w:rPr>
          <w:sz w:val="22"/>
          <w:szCs w:val="22"/>
        </w:rPr>
        <w:t>.</w:t>
      </w:r>
      <w:r w:rsidR="003C7B9D" w:rsidRPr="007D69D9">
        <w:rPr>
          <w:rStyle w:val="IOP-CS-AbstractChar"/>
          <w:sz w:val="22"/>
          <w:szCs w:val="22"/>
        </w:rPr>
        <w:t>.</w:t>
      </w:r>
      <w:proofErr w:type="gramEnd"/>
    </w:p>
    <w:p w14:paraId="50C3448A" w14:textId="6BBBB446" w:rsidR="00E41376" w:rsidRDefault="006D1728" w:rsidP="006D1728">
      <w:pPr>
        <w:pStyle w:val="IOP-CS-SectionHead"/>
        <w:numPr>
          <w:ilvl w:val="0"/>
          <w:numId w:val="8"/>
        </w:numPr>
      </w:pPr>
      <w:proofErr w:type="spellStart"/>
      <w:r>
        <w:t>Membaca</w:t>
      </w:r>
      <w:proofErr w:type="spellEnd"/>
      <w:r>
        <w:t xml:space="preserve"> data set </w:t>
      </w:r>
    </w:p>
    <w:p w14:paraId="23D00E7A" w14:textId="35A21566" w:rsidR="00A568C0" w:rsidRPr="00A568C0" w:rsidRDefault="006D1728" w:rsidP="00A568C0">
      <w:pPr>
        <w:pStyle w:val="IOP-CS-BodyNoIndent"/>
      </w:pPr>
      <w:r>
        <w:rPr>
          <w:noProof/>
        </w:rPr>
        <w:drawing>
          <wp:inline distT="0" distB="0" distL="0" distR="0" wp14:anchorId="261BCC96" wp14:editId="50D1F675">
            <wp:extent cx="5731510" cy="3222625"/>
            <wp:effectExtent l="0" t="0" r="2540" b="0"/>
            <wp:docPr id="3295293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9529343" name="Picture 32952934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BA87D" w14:textId="5361FDFF" w:rsidR="003E4CD5" w:rsidRPr="003E4CD5" w:rsidRDefault="003E4CD5" w:rsidP="003E4CD5">
      <w:pPr>
        <w:pStyle w:val="IOP-CS-BodyNoIndent"/>
      </w:pPr>
    </w:p>
    <w:p w14:paraId="715871A1" w14:textId="5A58762A" w:rsidR="00145E91" w:rsidRPr="0022201B" w:rsidRDefault="001F5453" w:rsidP="006D1728">
      <w:pPr>
        <w:pStyle w:val="IOP-CS-SubsectionHeading"/>
        <w:numPr>
          <w:ilvl w:val="1"/>
          <w:numId w:val="8"/>
        </w:numPr>
      </w:pPr>
      <w:r>
        <w:t>.</w:t>
      </w:r>
      <w:r w:rsidRPr="001F5453">
        <w:rPr>
          <w:rFonts w:asciiTheme="minorHAnsi" w:hAnsiTheme="minorHAnsi"/>
          <w:i w:val="0"/>
          <w:iCs w:val="0"/>
        </w:rPr>
        <w:t xml:space="preserve"> </w:t>
      </w:r>
      <w:proofErr w:type="spellStart"/>
      <w:r w:rsidR="00A568C0">
        <w:t>Membaca</w:t>
      </w:r>
      <w:proofErr w:type="spellEnd"/>
      <w:r w:rsidR="00A568C0">
        <w:t xml:space="preserve"> file</w:t>
      </w:r>
      <w:r w:rsidR="006D1728">
        <w:t xml:space="preserve"> csv</w:t>
      </w:r>
    </w:p>
    <w:p w14:paraId="7F1A5D5E" w14:textId="66C1D126" w:rsidR="0034493F" w:rsidRDefault="0034493F" w:rsidP="0034493F">
      <w:pPr>
        <w:pStyle w:val="IOP-CS-BodyNoIndent"/>
      </w:pPr>
    </w:p>
    <w:p w14:paraId="3ECC16EA" w14:textId="77777777" w:rsidR="006D1728" w:rsidRDefault="006D1728" w:rsidP="006D1728">
      <w:pPr>
        <w:pStyle w:val="IOP-CS-SubsectionHeading"/>
        <w:rPr>
          <w:i w:val="0"/>
          <w:iCs w:val="0"/>
          <w:noProof/>
        </w:rPr>
      </w:pPr>
    </w:p>
    <w:p w14:paraId="7CEF1CF3" w14:textId="77777777" w:rsidR="006D1728" w:rsidRDefault="006D1728" w:rsidP="006D1728">
      <w:pPr>
        <w:pStyle w:val="IOP-CS-SubsectionHeading"/>
        <w:rPr>
          <w:i w:val="0"/>
          <w:iCs w:val="0"/>
          <w:noProof/>
        </w:rPr>
      </w:pPr>
    </w:p>
    <w:p w14:paraId="537D1258" w14:textId="77777777" w:rsidR="006D1728" w:rsidRDefault="006D1728" w:rsidP="006D1728">
      <w:pPr>
        <w:pStyle w:val="IOP-CS-SubsectionHeading"/>
        <w:rPr>
          <w:i w:val="0"/>
          <w:iCs w:val="0"/>
          <w:noProof/>
        </w:rPr>
      </w:pPr>
    </w:p>
    <w:p w14:paraId="2436E27C" w14:textId="77777777" w:rsidR="006D1728" w:rsidRDefault="006D1728" w:rsidP="006D1728">
      <w:pPr>
        <w:pStyle w:val="IOP-CS-SubsectionHeading"/>
        <w:rPr>
          <w:i w:val="0"/>
          <w:iCs w:val="0"/>
          <w:noProof/>
        </w:rPr>
      </w:pPr>
    </w:p>
    <w:p w14:paraId="2CC358FB" w14:textId="77777777" w:rsidR="006D1728" w:rsidRPr="006D1728" w:rsidRDefault="006D1728" w:rsidP="006D1728">
      <w:pPr>
        <w:pStyle w:val="IOP-CS-BodyNoIndent"/>
      </w:pPr>
    </w:p>
    <w:p w14:paraId="02CE6BF1" w14:textId="6D6978B9" w:rsidR="00A568C0" w:rsidRDefault="00A568C0" w:rsidP="006D1728">
      <w:pPr>
        <w:pStyle w:val="IOP-CS-SubsectionHeading"/>
        <w:numPr>
          <w:ilvl w:val="0"/>
          <w:numId w:val="8"/>
        </w:numPr>
        <w:rPr>
          <w:i w:val="0"/>
          <w:iCs w:val="0"/>
          <w:noProof/>
        </w:rPr>
      </w:pPr>
      <w:r>
        <w:rPr>
          <w:i w:val="0"/>
          <w:iCs w:val="0"/>
          <w:noProof/>
        </w:rPr>
        <w:lastRenderedPageBreak/>
        <w:t>melihat informasi data</w:t>
      </w:r>
    </w:p>
    <w:p w14:paraId="6B116928" w14:textId="77777777" w:rsidR="006D1728" w:rsidRDefault="006D1728" w:rsidP="006D1728">
      <w:pPr>
        <w:pStyle w:val="IOP-CS-BodyNoIndent"/>
      </w:pPr>
    </w:p>
    <w:p w14:paraId="01B21A8D" w14:textId="77777777" w:rsidR="006D1728" w:rsidRDefault="006D1728" w:rsidP="006D1728">
      <w:pPr>
        <w:pStyle w:val="IOP-CS-BodyText"/>
      </w:pPr>
    </w:p>
    <w:p w14:paraId="35CC5D5D" w14:textId="6E0A9ED9" w:rsidR="006D1728" w:rsidRPr="006D1728" w:rsidRDefault="006D1728" w:rsidP="006D1728">
      <w:pPr>
        <w:pStyle w:val="IOP-CS-BodyText"/>
      </w:pPr>
      <w:r>
        <w:rPr>
          <w:noProof/>
        </w:rPr>
        <w:drawing>
          <wp:inline distT="0" distB="0" distL="0" distR="0" wp14:anchorId="287CD827" wp14:editId="2B791F43">
            <wp:extent cx="5731510" cy="3222625"/>
            <wp:effectExtent l="0" t="0" r="2540" b="0"/>
            <wp:docPr id="32896454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2896454" name="Picture 32896454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90D7B2" w14:textId="56716207" w:rsidR="006D1728" w:rsidRPr="006D1728" w:rsidRDefault="006D1728" w:rsidP="006D1728">
      <w:pPr>
        <w:pStyle w:val="IOP-CS-BodyNoIndent"/>
        <w:ind w:left="1080"/>
      </w:pPr>
    </w:p>
    <w:p w14:paraId="019567C1" w14:textId="4DF27218" w:rsidR="00A568C0" w:rsidRPr="00A568C0" w:rsidRDefault="00A568C0" w:rsidP="00A568C0">
      <w:pPr>
        <w:pStyle w:val="IOP-CS-BodyNoIndent"/>
        <w:rPr>
          <w:i/>
          <w:iCs/>
        </w:rPr>
      </w:pPr>
      <w:r>
        <w:rPr>
          <w:i/>
          <w:iCs/>
        </w:rPr>
        <w:t xml:space="preserve">1.2 Hasil </w:t>
      </w:r>
      <w:proofErr w:type="spellStart"/>
      <w:r>
        <w:rPr>
          <w:i/>
          <w:iCs/>
        </w:rPr>
        <w:t>melihat</w:t>
      </w:r>
      <w:proofErr w:type="spellEnd"/>
      <w:r>
        <w:rPr>
          <w:i/>
          <w:iCs/>
        </w:rPr>
        <w:t xml:space="preserve"> </w:t>
      </w:r>
      <w:proofErr w:type="spellStart"/>
      <w:proofErr w:type="gramStart"/>
      <w:r>
        <w:rPr>
          <w:i/>
          <w:iCs/>
        </w:rPr>
        <w:t>informasi</w:t>
      </w:r>
      <w:proofErr w:type="spellEnd"/>
      <w:r>
        <w:rPr>
          <w:i/>
          <w:iCs/>
        </w:rPr>
        <w:t xml:space="preserve">  data</w:t>
      </w:r>
      <w:proofErr w:type="gramEnd"/>
    </w:p>
    <w:p w14:paraId="19BE0270" w14:textId="44173465" w:rsidR="006D0995" w:rsidRPr="006D1728" w:rsidRDefault="00A568C0" w:rsidP="006B63A5">
      <w:pPr>
        <w:pStyle w:val="IOP-CS-SubsectionHeading"/>
        <w:rPr>
          <w:i w:val="0"/>
          <w:iCs w:val="0"/>
        </w:rPr>
      </w:pPr>
      <w:r>
        <w:rPr>
          <w:i w:val="0"/>
          <w:iCs w:val="0"/>
          <w:noProof/>
        </w:rPr>
        <w:t>3.</w:t>
      </w:r>
      <w:r w:rsidR="00BD4C24" w:rsidRPr="00BD4C24">
        <w:t xml:space="preserve"> </w:t>
      </w:r>
      <w:r w:rsidR="006D1728" w:rsidRPr="006D1728">
        <w:rPr>
          <w:i w:val="0"/>
          <w:iCs w:val="0"/>
        </w:rPr>
        <w:t>Cek Missing Value</w:t>
      </w:r>
    </w:p>
    <w:p w14:paraId="0188D07B" w14:textId="77777777" w:rsidR="006D1728" w:rsidRPr="006D1728" w:rsidRDefault="006D1728" w:rsidP="006D1728">
      <w:pPr>
        <w:pStyle w:val="IOP-CS-BodyNoIndent"/>
      </w:pPr>
    </w:p>
    <w:p w14:paraId="1F6D6602" w14:textId="1A5E22A8" w:rsidR="00BD4C24" w:rsidRDefault="006D1728" w:rsidP="00BD4C24">
      <w:pPr>
        <w:pStyle w:val="IOP-CS-BodyNoIndent"/>
      </w:pPr>
      <w:r>
        <w:rPr>
          <w:noProof/>
        </w:rPr>
        <w:drawing>
          <wp:inline distT="0" distB="0" distL="0" distR="0" wp14:anchorId="286444B3" wp14:editId="3464CB04">
            <wp:extent cx="5731510" cy="3222625"/>
            <wp:effectExtent l="0" t="0" r="2540" b="0"/>
            <wp:docPr id="761395626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1395626" name="Picture 761395626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AF46CE" w14:textId="5C959991" w:rsidR="00BD4C24" w:rsidRPr="006D1728" w:rsidRDefault="00BD4C24" w:rsidP="006D1728">
      <w:pPr>
        <w:pStyle w:val="IOP-CS-SubsectionHeading"/>
        <w:rPr>
          <w:b/>
          <w:bCs/>
          <w:noProof/>
        </w:rPr>
      </w:pPr>
      <w:r>
        <w:t>1.</w:t>
      </w:r>
      <w:r w:rsidRPr="006D1728">
        <w:t xml:space="preserve">3 </w:t>
      </w:r>
      <w:proofErr w:type="spellStart"/>
      <w:r w:rsidRPr="006D1728">
        <w:t>hasil</w:t>
      </w:r>
      <w:proofErr w:type="spellEnd"/>
      <w:r w:rsidRPr="006D1728">
        <w:t xml:space="preserve"> </w:t>
      </w:r>
      <w:proofErr w:type="spellStart"/>
      <w:r w:rsidR="006D1728" w:rsidRPr="006D1728">
        <w:t>dari</w:t>
      </w:r>
      <w:proofErr w:type="spellEnd"/>
      <w:r w:rsidR="006D1728" w:rsidRPr="006D1728">
        <w:t xml:space="preserve"> </w:t>
      </w:r>
      <w:r w:rsidR="006D1728" w:rsidRPr="006D1728">
        <w:t>Cek Missing Value</w:t>
      </w:r>
    </w:p>
    <w:p w14:paraId="64239256" w14:textId="77777777" w:rsidR="006D1728" w:rsidRDefault="006D1728" w:rsidP="00BD4C24">
      <w:pPr>
        <w:pStyle w:val="IOP-CS-BodyText"/>
        <w:ind w:firstLine="0"/>
      </w:pPr>
    </w:p>
    <w:p w14:paraId="618C2F8E" w14:textId="34722F52" w:rsidR="00BD4C24" w:rsidRDefault="00BD4C24" w:rsidP="00BD4C24">
      <w:pPr>
        <w:pStyle w:val="IOP-CS-BodyText"/>
        <w:ind w:firstLine="0"/>
      </w:pPr>
      <w:r>
        <w:t xml:space="preserve">4. </w:t>
      </w:r>
      <w:proofErr w:type="spellStart"/>
      <w:r w:rsidR="006D1728" w:rsidRPr="006D1728">
        <w:t>Untuk</w:t>
      </w:r>
      <w:proofErr w:type="spellEnd"/>
      <w:r w:rsidR="006D1728" w:rsidRPr="006D1728">
        <w:t xml:space="preserve"> </w:t>
      </w:r>
      <w:proofErr w:type="spellStart"/>
      <w:r w:rsidR="006D1728" w:rsidRPr="006D1728">
        <w:t>menghitung</w:t>
      </w:r>
      <w:proofErr w:type="spellEnd"/>
      <w:r w:rsidR="006D1728" w:rsidRPr="006D1728">
        <w:t xml:space="preserve"> </w:t>
      </w:r>
      <w:proofErr w:type="spellStart"/>
      <w:r w:rsidR="006D1728" w:rsidRPr="006D1728">
        <w:t>jumlah</w:t>
      </w:r>
      <w:proofErr w:type="spellEnd"/>
      <w:r w:rsidR="006D1728" w:rsidRPr="006D1728">
        <w:t xml:space="preserve"> data </w:t>
      </w:r>
      <w:proofErr w:type="spellStart"/>
      <w:r w:rsidR="006D1728" w:rsidRPr="006D1728">
        <w:t>duplikat</w:t>
      </w:r>
      <w:proofErr w:type="spellEnd"/>
    </w:p>
    <w:p w14:paraId="3BC29597" w14:textId="77777777" w:rsidR="00BD4C24" w:rsidRDefault="00BD4C24" w:rsidP="00BD4C24">
      <w:pPr>
        <w:pStyle w:val="IOP-CS-BodyText"/>
        <w:ind w:firstLine="0"/>
      </w:pPr>
    </w:p>
    <w:p w14:paraId="3ADCD8F9" w14:textId="3D0097AA" w:rsidR="00BD4C24" w:rsidRDefault="006D1728" w:rsidP="00BD4C24">
      <w:pPr>
        <w:pStyle w:val="IOP-CS-BodyText"/>
      </w:pPr>
      <w:r>
        <w:rPr>
          <w:noProof/>
        </w:rPr>
        <w:drawing>
          <wp:inline distT="0" distB="0" distL="0" distR="0" wp14:anchorId="5AC72A8D" wp14:editId="72637AAE">
            <wp:extent cx="5731510" cy="3222625"/>
            <wp:effectExtent l="0" t="0" r="2540" b="0"/>
            <wp:docPr id="1048823599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48823599" name="Picture 1048823599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EE39" w14:textId="3096FE30" w:rsidR="00BD4C24" w:rsidRDefault="00BD4C24" w:rsidP="00BD4C24">
      <w:pPr>
        <w:pStyle w:val="IOP-CS-BodyText"/>
        <w:ind w:firstLine="0"/>
      </w:pPr>
      <w:r>
        <w:t xml:space="preserve">1.4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i</w:t>
      </w:r>
      <w:proofErr w:type="spellEnd"/>
      <w:r>
        <w:rPr>
          <w:i/>
          <w:iCs/>
        </w:rPr>
        <w:t xml:space="preserve"> </w:t>
      </w:r>
      <w:proofErr w:type="spellStart"/>
      <w:r w:rsidR="006D1728" w:rsidRPr="006D1728">
        <w:rPr>
          <w:i/>
          <w:iCs/>
        </w:rPr>
        <w:t>Untuk</w:t>
      </w:r>
      <w:proofErr w:type="spellEnd"/>
      <w:r w:rsidR="006D1728" w:rsidRPr="006D1728">
        <w:rPr>
          <w:i/>
          <w:iCs/>
        </w:rPr>
        <w:t xml:space="preserve"> </w:t>
      </w:r>
      <w:proofErr w:type="spellStart"/>
      <w:r w:rsidR="006D1728" w:rsidRPr="006D1728">
        <w:rPr>
          <w:i/>
          <w:iCs/>
        </w:rPr>
        <w:t>menghitung</w:t>
      </w:r>
      <w:proofErr w:type="spellEnd"/>
      <w:r w:rsidR="006D1728" w:rsidRPr="006D1728">
        <w:rPr>
          <w:i/>
          <w:iCs/>
        </w:rPr>
        <w:t xml:space="preserve"> </w:t>
      </w:r>
      <w:proofErr w:type="spellStart"/>
      <w:r w:rsidR="006D1728" w:rsidRPr="006D1728">
        <w:rPr>
          <w:i/>
          <w:iCs/>
        </w:rPr>
        <w:t>jumlah</w:t>
      </w:r>
      <w:proofErr w:type="spellEnd"/>
      <w:r w:rsidR="006D1728" w:rsidRPr="006D1728">
        <w:rPr>
          <w:i/>
          <w:iCs/>
        </w:rPr>
        <w:t xml:space="preserve"> data </w:t>
      </w:r>
      <w:proofErr w:type="spellStart"/>
      <w:r w:rsidR="006D1728" w:rsidRPr="006D1728">
        <w:rPr>
          <w:i/>
          <w:iCs/>
        </w:rPr>
        <w:t>duplikat</w:t>
      </w:r>
      <w:proofErr w:type="spellEnd"/>
    </w:p>
    <w:p w14:paraId="48424005" w14:textId="77777777" w:rsidR="00BD4C24" w:rsidRDefault="00BD4C24" w:rsidP="00BD4C24">
      <w:pPr>
        <w:pStyle w:val="IOP-CS-BodyText"/>
        <w:ind w:firstLine="0"/>
      </w:pPr>
    </w:p>
    <w:p w14:paraId="5AABE135" w14:textId="33D24876" w:rsidR="00BD4C24" w:rsidRDefault="00BD4C24" w:rsidP="00BD4C24">
      <w:pPr>
        <w:pStyle w:val="IOP-CS-BodyText"/>
        <w:ind w:firstLine="0"/>
      </w:pPr>
      <w:r>
        <w:t>5.</w:t>
      </w:r>
      <w:r w:rsidR="00A236D6" w:rsidRPr="00A236D6">
        <w:rPr>
          <w:rFonts w:asciiTheme="minorHAnsi" w:hAnsiTheme="minorHAnsi"/>
        </w:rPr>
        <w:t xml:space="preserve"> </w:t>
      </w:r>
      <w:proofErr w:type="spellStart"/>
      <w:r w:rsidR="00A236D6" w:rsidRPr="00A236D6">
        <w:t>Membuat</w:t>
      </w:r>
      <w:proofErr w:type="spellEnd"/>
      <w:r w:rsidR="00A236D6" w:rsidRPr="00A236D6">
        <w:t xml:space="preserve"> model Decision Tree</w:t>
      </w:r>
    </w:p>
    <w:p w14:paraId="4CE96CDD" w14:textId="5B674D27" w:rsidR="00BD4C24" w:rsidRDefault="00A236D6" w:rsidP="00BD4C24">
      <w:pPr>
        <w:pStyle w:val="IOP-CS-BodyText"/>
        <w:ind w:firstLine="0"/>
      </w:pPr>
      <w:r>
        <w:rPr>
          <w:noProof/>
        </w:rPr>
        <w:drawing>
          <wp:inline distT="0" distB="0" distL="0" distR="0" wp14:anchorId="2507C0F7" wp14:editId="18BB3873">
            <wp:extent cx="5731510" cy="3222625"/>
            <wp:effectExtent l="0" t="0" r="2540" b="0"/>
            <wp:docPr id="163752665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37526650" name="Picture 1637526650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43F75D0" w14:textId="5A4C021C" w:rsidR="00BD4C24" w:rsidRPr="00A236D6" w:rsidRDefault="00BD4C24" w:rsidP="00BD4C24">
      <w:pPr>
        <w:pStyle w:val="IOP-CS-BodyText"/>
        <w:rPr>
          <w:i/>
          <w:iCs/>
        </w:rPr>
      </w:pPr>
      <w:r>
        <w:t>1.</w:t>
      </w:r>
      <w:r w:rsidRPr="00A236D6">
        <w:rPr>
          <w:i/>
          <w:iCs/>
        </w:rPr>
        <w:t xml:space="preserve">5 </w:t>
      </w:r>
      <w:proofErr w:type="spellStart"/>
      <w:r w:rsidR="00A236D6" w:rsidRPr="00A236D6">
        <w:rPr>
          <w:i/>
          <w:iCs/>
        </w:rPr>
        <w:t>Membuat</w:t>
      </w:r>
      <w:proofErr w:type="spellEnd"/>
      <w:r w:rsidR="00A236D6" w:rsidRPr="00A236D6">
        <w:rPr>
          <w:i/>
          <w:iCs/>
        </w:rPr>
        <w:t xml:space="preserve"> model Decision Tree</w:t>
      </w:r>
    </w:p>
    <w:p w14:paraId="3396478B" w14:textId="77777777" w:rsidR="00BD4C24" w:rsidRDefault="00BD4C24" w:rsidP="00BD4C24">
      <w:pPr>
        <w:pStyle w:val="IOP-CS-BodyText"/>
      </w:pPr>
    </w:p>
    <w:p w14:paraId="787BFAC7" w14:textId="77777777" w:rsidR="00A236D6" w:rsidRDefault="00A236D6" w:rsidP="00BD4C24">
      <w:pPr>
        <w:pStyle w:val="IOP-CS-BodyText"/>
      </w:pPr>
    </w:p>
    <w:p w14:paraId="79BE0529" w14:textId="77777777" w:rsidR="00A236D6" w:rsidRDefault="00A236D6" w:rsidP="00BD4C24">
      <w:pPr>
        <w:pStyle w:val="IOP-CS-BodyText"/>
      </w:pPr>
    </w:p>
    <w:p w14:paraId="608EAF9F" w14:textId="77777777" w:rsidR="00A236D6" w:rsidRDefault="00A236D6" w:rsidP="00BD4C24">
      <w:pPr>
        <w:pStyle w:val="IOP-CS-BodyText"/>
      </w:pPr>
    </w:p>
    <w:p w14:paraId="0D8D4A0E" w14:textId="18ADCC6F" w:rsidR="00ED6CB7" w:rsidRDefault="00906E0D" w:rsidP="00BD4C24">
      <w:pPr>
        <w:pStyle w:val="IOP-CS-BodyText"/>
      </w:pPr>
      <w:r>
        <w:t>6.</w:t>
      </w:r>
      <w:r w:rsidRPr="00906E0D">
        <w:t xml:space="preserve"> </w:t>
      </w:r>
      <w:proofErr w:type="spellStart"/>
      <w:r w:rsidR="00ED6CB7" w:rsidRPr="00ED6CB7">
        <w:t>memprediksi</w:t>
      </w:r>
      <w:proofErr w:type="spellEnd"/>
      <w:r w:rsidR="00ED6CB7" w:rsidRPr="00ED6CB7">
        <w:t xml:space="preserve"> </w:t>
      </w:r>
      <w:proofErr w:type="spellStart"/>
      <w:r w:rsidR="00ED6CB7" w:rsidRPr="00ED6CB7">
        <w:t>kelas</w:t>
      </w:r>
      <w:proofErr w:type="spellEnd"/>
      <w:r w:rsidR="00ED6CB7" w:rsidRPr="00ED6CB7">
        <w:t xml:space="preserve"> </w:t>
      </w:r>
      <w:proofErr w:type="spellStart"/>
      <w:r w:rsidR="00ED6CB7" w:rsidRPr="00ED6CB7">
        <w:t>dari</w:t>
      </w:r>
      <w:proofErr w:type="spellEnd"/>
      <w:r w:rsidR="00ED6CB7" w:rsidRPr="00ED6CB7">
        <w:t xml:space="preserve"> data uji </w:t>
      </w:r>
      <w:proofErr w:type="spellStart"/>
      <w:r w:rsidR="00ED6CB7" w:rsidRPr="00ED6CB7">
        <w:t>berdasarkan</w:t>
      </w:r>
      <w:proofErr w:type="spellEnd"/>
      <w:r w:rsidR="00ED6CB7" w:rsidRPr="00ED6CB7">
        <w:t xml:space="preserve"> model</w:t>
      </w:r>
    </w:p>
    <w:p w14:paraId="42BC5D6C" w14:textId="77777777" w:rsidR="00ED6CB7" w:rsidRDefault="00ED6CB7" w:rsidP="00BD4C24">
      <w:pPr>
        <w:pStyle w:val="IOP-CS-BodyText"/>
      </w:pPr>
    </w:p>
    <w:p w14:paraId="56B6521A" w14:textId="0C1EA30A" w:rsidR="00906E0D" w:rsidRDefault="00ED6CB7" w:rsidP="00BD4C24">
      <w:pPr>
        <w:pStyle w:val="IOP-CS-BodyText"/>
      </w:pPr>
      <w:r>
        <w:rPr>
          <w:noProof/>
        </w:rPr>
        <w:drawing>
          <wp:inline distT="0" distB="0" distL="0" distR="0" wp14:anchorId="0E617C18" wp14:editId="37D71C1E">
            <wp:extent cx="5731510" cy="3222625"/>
            <wp:effectExtent l="0" t="0" r="2540" b="0"/>
            <wp:docPr id="158847608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8476087" name="Picture 1588476087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B77582" w14:textId="424786C4" w:rsidR="00ED6CB7" w:rsidRPr="00ED6CB7" w:rsidRDefault="00906E0D" w:rsidP="00ED6CB7">
      <w:pPr>
        <w:pStyle w:val="IOP-CS-BodyText"/>
        <w:rPr>
          <w:i/>
          <w:iCs/>
        </w:rPr>
      </w:pPr>
      <w:r>
        <w:t>1</w:t>
      </w:r>
      <w:r w:rsidR="00ED6CB7">
        <w:t>.6</w:t>
      </w:r>
      <w:r w:rsidR="00ED6CB7" w:rsidRPr="00906E0D">
        <w:t xml:space="preserve"> </w:t>
      </w:r>
      <w:proofErr w:type="spellStart"/>
      <w:r w:rsidR="00ED6CB7" w:rsidRPr="00ED6CB7">
        <w:rPr>
          <w:i/>
          <w:iCs/>
        </w:rPr>
        <w:t>memprediksi</w:t>
      </w:r>
      <w:proofErr w:type="spellEnd"/>
      <w:r w:rsidR="00ED6CB7" w:rsidRPr="00ED6CB7">
        <w:rPr>
          <w:i/>
          <w:iCs/>
        </w:rPr>
        <w:t xml:space="preserve"> </w:t>
      </w:r>
      <w:proofErr w:type="spellStart"/>
      <w:r w:rsidR="00ED6CB7" w:rsidRPr="00ED6CB7">
        <w:rPr>
          <w:i/>
          <w:iCs/>
        </w:rPr>
        <w:t>kelas</w:t>
      </w:r>
      <w:proofErr w:type="spellEnd"/>
      <w:r w:rsidR="00ED6CB7" w:rsidRPr="00ED6CB7">
        <w:rPr>
          <w:i/>
          <w:iCs/>
        </w:rPr>
        <w:t xml:space="preserve"> </w:t>
      </w:r>
      <w:proofErr w:type="spellStart"/>
      <w:r w:rsidR="00ED6CB7" w:rsidRPr="00ED6CB7">
        <w:rPr>
          <w:i/>
          <w:iCs/>
        </w:rPr>
        <w:t>dari</w:t>
      </w:r>
      <w:proofErr w:type="spellEnd"/>
      <w:r w:rsidR="00ED6CB7" w:rsidRPr="00ED6CB7">
        <w:rPr>
          <w:i/>
          <w:iCs/>
        </w:rPr>
        <w:t xml:space="preserve"> data uji </w:t>
      </w:r>
      <w:proofErr w:type="spellStart"/>
      <w:r w:rsidR="00ED6CB7" w:rsidRPr="00ED6CB7">
        <w:rPr>
          <w:i/>
          <w:iCs/>
        </w:rPr>
        <w:t>berdasarkan</w:t>
      </w:r>
      <w:proofErr w:type="spellEnd"/>
      <w:r w:rsidR="00ED6CB7" w:rsidRPr="00ED6CB7">
        <w:rPr>
          <w:i/>
          <w:iCs/>
        </w:rPr>
        <w:t xml:space="preserve"> model</w:t>
      </w:r>
    </w:p>
    <w:p w14:paraId="61073224" w14:textId="6723C401" w:rsidR="00906E0D" w:rsidRDefault="00906E0D" w:rsidP="00BD4C24">
      <w:pPr>
        <w:pStyle w:val="IOP-CS-BodyText"/>
        <w:rPr>
          <w:i/>
          <w:iCs/>
        </w:rPr>
      </w:pPr>
    </w:p>
    <w:p w14:paraId="6014475B" w14:textId="77777777" w:rsidR="00906E0D" w:rsidRDefault="00906E0D" w:rsidP="00BD4C24">
      <w:pPr>
        <w:pStyle w:val="IOP-CS-BodyText"/>
      </w:pPr>
    </w:p>
    <w:p w14:paraId="441CCDC3" w14:textId="77777777" w:rsidR="00906E0D" w:rsidRDefault="00906E0D" w:rsidP="00BD4C24">
      <w:pPr>
        <w:pStyle w:val="IOP-CS-BodyText"/>
      </w:pPr>
    </w:p>
    <w:p w14:paraId="66DDFD3B" w14:textId="77777777" w:rsidR="00906E0D" w:rsidRDefault="00906E0D" w:rsidP="00BD4C24">
      <w:pPr>
        <w:pStyle w:val="IOP-CS-BodyText"/>
      </w:pPr>
    </w:p>
    <w:p w14:paraId="15927E42" w14:textId="77777777" w:rsidR="00906E0D" w:rsidRDefault="00906E0D" w:rsidP="00BD4C24">
      <w:pPr>
        <w:pStyle w:val="IOP-CS-BodyText"/>
      </w:pPr>
    </w:p>
    <w:p w14:paraId="08E3F0C6" w14:textId="77777777" w:rsidR="00ED6CB7" w:rsidRDefault="00ED6CB7" w:rsidP="00BD4C24">
      <w:pPr>
        <w:pStyle w:val="IOP-CS-BodyText"/>
      </w:pPr>
    </w:p>
    <w:p w14:paraId="14B731FE" w14:textId="77777777" w:rsidR="00ED6CB7" w:rsidRDefault="00ED6CB7" w:rsidP="00BD4C24">
      <w:pPr>
        <w:pStyle w:val="IOP-CS-BodyText"/>
      </w:pPr>
    </w:p>
    <w:p w14:paraId="1AA843BB" w14:textId="77777777" w:rsidR="00ED6CB7" w:rsidRDefault="00ED6CB7" w:rsidP="00BD4C24">
      <w:pPr>
        <w:pStyle w:val="IOP-CS-BodyText"/>
      </w:pPr>
    </w:p>
    <w:p w14:paraId="2AE58751" w14:textId="77777777" w:rsidR="00ED6CB7" w:rsidRDefault="00ED6CB7" w:rsidP="00BD4C24">
      <w:pPr>
        <w:pStyle w:val="IOP-CS-BodyText"/>
      </w:pPr>
    </w:p>
    <w:p w14:paraId="009018F0" w14:textId="77777777" w:rsidR="00ED6CB7" w:rsidRDefault="00ED6CB7" w:rsidP="00BD4C24">
      <w:pPr>
        <w:pStyle w:val="IOP-CS-BodyText"/>
      </w:pPr>
    </w:p>
    <w:p w14:paraId="6DF6BBEE" w14:textId="77777777" w:rsidR="00ED6CB7" w:rsidRDefault="00ED6CB7" w:rsidP="00BD4C24">
      <w:pPr>
        <w:pStyle w:val="IOP-CS-BodyText"/>
      </w:pPr>
    </w:p>
    <w:p w14:paraId="38B9B1E7" w14:textId="77777777" w:rsidR="00ED6CB7" w:rsidRDefault="00ED6CB7" w:rsidP="00BD4C24">
      <w:pPr>
        <w:pStyle w:val="IOP-CS-BodyText"/>
      </w:pPr>
    </w:p>
    <w:p w14:paraId="340760A1" w14:textId="77777777" w:rsidR="00ED6CB7" w:rsidRDefault="00ED6CB7" w:rsidP="00BD4C24">
      <w:pPr>
        <w:pStyle w:val="IOP-CS-BodyText"/>
      </w:pPr>
    </w:p>
    <w:p w14:paraId="5E1293EC" w14:textId="77777777" w:rsidR="00ED6CB7" w:rsidRDefault="00ED6CB7" w:rsidP="00BD4C24">
      <w:pPr>
        <w:pStyle w:val="IOP-CS-BodyText"/>
      </w:pPr>
    </w:p>
    <w:p w14:paraId="6606C6E3" w14:textId="77777777" w:rsidR="00ED6CB7" w:rsidRDefault="00ED6CB7" w:rsidP="00BD4C24">
      <w:pPr>
        <w:pStyle w:val="IOP-CS-BodyText"/>
      </w:pPr>
    </w:p>
    <w:p w14:paraId="4ABFC263" w14:textId="77777777" w:rsidR="00ED6CB7" w:rsidRDefault="00ED6CB7" w:rsidP="00BD4C24">
      <w:pPr>
        <w:pStyle w:val="IOP-CS-BodyText"/>
      </w:pPr>
    </w:p>
    <w:p w14:paraId="13AC969A" w14:textId="77777777" w:rsidR="00ED6CB7" w:rsidRDefault="00ED6CB7" w:rsidP="00BD4C24">
      <w:pPr>
        <w:pStyle w:val="IOP-CS-BodyText"/>
      </w:pPr>
    </w:p>
    <w:p w14:paraId="0FB4DD17" w14:textId="77777777" w:rsidR="00ED6CB7" w:rsidRDefault="00ED6CB7" w:rsidP="00BD4C24">
      <w:pPr>
        <w:pStyle w:val="IOP-CS-BodyText"/>
      </w:pPr>
    </w:p>
    <w:p w14:paraId="12EF675C" w14:textId="77777777" w:rsidR="00ED6CB7" w:rsidRDefault="00ED6CB7" w:rsidP="00BD4C24">
      <w:pPr>
        <w:pStyle w:val="IOP-CS-BodyText"/>
      </w:pPr>
    </w:p>
    <w:p w14:paraId="57619DED" w14:textId="77777777" w:rsidR="00ED6CB7" w:rsidRDefault="00ED6CB7" w:rsidP="00BD4C24">
      <w:pPr>
        <w:pStyle w:val="IOP-CS-BodyText"/>
      </w:pPr>
    </w:p>
    <w:p w14:paraId="795FF3E2" w14:textId="77777777" w:rsidR="00ED6CB7" w:rsidRDefault="00ED6CB7" w:rsidP="00BD4C24">
      <w:pPr>
        <w:pStyle w:val="IOP-CS-BodyText"/>
      </w:pPr>
    </w:p>
    <w:p w14:paraId="5D09F2F3" w14:textId="77777777" w:rsidR="00ED6CB7" w:rsidRDefault="00ED6CB7" w:rsidP="00BD4C24">
      <w:pPr>
        <w:pStyle w:val="IOP-CS-BodyText"/>
      </w:pPr>
    </w:p>
    <w:p w14:paraId="418A63E9" w14:textId="77777777" w:rsidR="00ED6CB7" w:rsidRDefault="00ED6CB7" w:rsidP="00BD4C24">
      <w:pPr>
        <w:pStyle w:val="IOP-CS-BodyText"/>
      </w:pPr>
    </w:p>
    <w:p w14:paraId="11758888" w14:textId="77777777" w:rsidR="00ED6CB7" w:rsidRDefault="00ED6CB7" w:rsidP="00BD4C24">
      <w:pPr>
        <w:pStyle w:val="IOP-CS-BodyText"/>
      </w:pPr>
    </w:p>
    <w:p w14:paraId="5208B9B4" w14:textId="77777777" w:rsidR="00ED6CB7" w:rsidRDefault="00ED6CB7" w:rsidP="00BD4C24">
      <w:pPr>
        <w:pStyle w:val="IOP-CS-BodyText"/>
      </w:pPr>
    </w:p>
    <w:p w14:paraId="7768D96E" w14:textId="65037E14" w:rsidR="00906E0D" w:rsidRDefault="00906E0D" w:rsidP="00BD4C24">
      <w:pPr>
        <w:pStyle w:val="IOP-CS-BodyText"/>
      </w:pPr>
      <w:r>
        <w:t xml:space="preserve">7. </w:t>
      </w:r>
      <w:proofErr w:type="spellStart"/>
      <w:r w:rsidR="00ED6CB7">
        <w:t>klasifikasi</w:t>
      </w:r>
      <w:proofErr w:type="spellEnd"/>
      <w:r w:rsidR="00ED6CB7">
        <w:t xml:space="preserve"> stunting </w:t>
      </w:r>
    </w:p>
    <w:p w14:paraId="4C45EE05" w14:textId="77777777" w:rsidR="00906E0D" w:rsidRDefault="00906E0D" w:rsidP="00BD4C24">
      <w:pPr>
        <w:pStyle w:val="IOP-CS-BodyText"/>
      </w:pPr>
    </w:p>
    <w:p w14:paraId="08B559DB" w14:textId="172F4DCD" w:rsidR="00906E0D" w:rsidRDefault="00ED6CB7" w:rsidP="00BD4C24">
      <w:pPr>
        <w:pStyle w:val="IOP-CS-BodyText"/>
      </w:pPr>
      <w:r>
        <w:rPr>
          <w:noProof/>
        </w:rPr>
        <w:drawing>
          <wp:inline distT="0" distB="0" distL="0" distR="0" wp14:anchorId="2C6145B8" wp14:editId="46FCBAC3">
            <wp:extent cx="5731510" cy="3222625"/>
            <wp:effectExtent l="0" t="0" r="2540" b="0"/>
            <wp:docPr id="654786691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54786691" name="Picture 654786691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w:drawing>
          <wp:inline distT="0" distB="0" distL="0" distR="0" wp14:anchorId="0CC85CEF" wp14:editId="4FBBDA4E">
            <wp:extent cx="5731510" cy="3222625"/>
            <wp:effectExtent l="0" t="0" r="2540" b="0"/>
            <wp:docPr id="1766844151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66844151" name="Picture 176684415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92A54D" w14:textId="77777777" w:rsidR="00ED6CB7" w:rsidRDefault="00906E0D" w:rsidP="00ED6CB7">
      <w:pPr>
        <w:pStyle w:val="IOP-CS-BodyText"/>
      </w:pPr>
      <w:r>
        <w:t>1.7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 w:rsidR="00ED6CB7">
        <w:t>klasifikasi</w:t>
      </w:r>
      <w:proofErr w:type="spellEnd"/>
      <w:r w:rsidR="00ED6CB7">
        <w:t xml:space="preserve"> stunting </w:t>
      </w:r>
    </w:p>
    <w:p w14:paraId="7C3EF590" w14:textId="77777777" w:rsidR="00906E0D" w:rsidRDefault="00906E0D" w:rsidP="00ED6CB7">
      <w:pPr>
        <w:pStyle w:val="IOP-CS-BodyText"/>
        <w:ind w:firstLine="0"/>
      </w:pPr>
    </w:p>
    <w:p w14:paraId="2E507676" w14:textId="77777777" w:rsidR="00ED6CB7" w:rsidRDefault="00ED6CB7" w:rsidP="00BD4C24">
      <w:pPr>
        <w:pStyle w:val="IOP-CS-BodyText"/>
      </w:pPr>
    </w:p>
    <w:p w14:paraId="4AABCB95" w14:textId="77777777" w:rsidR="00ED6CB7" w:rsidRDefault="00ED6CB7" w:rsidP="00BD4C24">
      <w:pPr>
        <w:pStyle w:val="IOP-CS-BodyText"/>
      </w:pPr>
    </w:p>
    <w:p w14:paraId="1AE73214" w14:textId="77777777" w:rsidR="00ED6CB7" w:rsidRDefault="00ED6CB7" w:rsidP="00BD4C24">
      <w:pPr>
        <w:pStyle w:val="IOP-CS-BodyText"/>
      </w:pPr>
    </w:p>
    <w:p w14:paraId="633A655D" w14:textId="77777777" w:rsidR="00ED6CB7" w:rsidRDefault="00ED6CB7" w:rsidP="00BD4C24">
      <w:pPr>
        <w:pStyle w:val="IOP-CS-BodyText"/>
      </w:pPr>
    </w:p>
    <w:p w14:paraId="33E9F528" w14:textId="77777777" w:rsidR="00ED6CB7" w:rsidRDefault="00ED6CB7" w:rsidP="00BD4C24">
      <w:pPr>
        <w:pStyle w:val="IOP-CS-BodyText"/>
      </w:pPr>
    </w:p>
    <w:p w14:paraId="019F0554" w14:textId="77777777" w:rsidR="00ED6CB7" w:rsidRDefault="00ED6CB7" w:rsidP="00BD4C24">
      <w:pPr>
        <w:pStyle w:val="IOP-CS-BodyText"/>
      </w:pPr>
    </w:p>
    <w:p w14:paraId="6C3CB798" w14:textId="5AA89234" w:rsidR="00906E0D" w:rsidRPr="00ED6CB7" w:rsidRDefault="00906E0D" w:rsidP="00BD4C24">
      <w:pPr>
        <w:pStyle w:val="IOP-CS-BodyText"/>
      </w:pPr>
      <w:r>
        <w:t xml:space="preserve">8. </w:t>
      </w:r>
      <w:proofErr w:type="spellStart"/>
      <w:r w:rsidR="00ED6CB7" w:rsidRPr="00ED6CB7">
        <w:t>untuk</w:t>
      </w:r>
      <w:proofErr w:type="spellEnd"/>
      <w:r w:rsidR="00ED6CB7" w:rsidRPr="00ED6CB7">
        <w:t xml:space="preserve"> </w:t>
      </w:r>
      <w:proofErr w:type="spellStart"/>
      <w:r w:rsidR="00ED6CB7" w:rsidRPr="00ED6CB7">
        <w:t>menampilkan</w:t>
      </w:r>
      <w:proofErr w:type="spellEnd"/>
      <w:r w:rsidR="00ED6CB7" w:rsidRPr="00ED6CB7">
        <w:t xml:space="preserve"> </w:t>
      </w:r>
      <w:proofErr w:type="spellStart"/>
      <w:r w:rsidR="00ED6CB7" w:rsidRPr="00ED6CB7">
        <w:t>tingkat</w:t>
      </w:r>
      <w:proofErr w:type="spellEnd"/>
      <w:r w:rsidR="00ED6CB7" w:rsidRPr="00ED6CB7">
        <w:t xml:space="preserve"> </w:t>
      </w:r>
      <w:proofErr w:type="spellStart"/>
      <w:r w:rsidR="00ED6CB7" w:rsidRPr="00ED6CB7">
        <w:t>kepentingan</w:t>
      </w:r>
      <w:proofErr w:type="spellEnd"/>
      <w:r w:rsidR="00ED6CB7" w:rsidRPr="00ED6CB7">
        <w:t xml:space="preserve"> (importance) </w:t>
      </w:r>
      <w:proofErr w:type="spellStart"/>
      <w:r w:rsidR="00ED6CB7" w:rsidRPr="00ED6CB7">
        <w:t>setiap</w:t>
      </w:r>
      <w:proofErr w:type="spellEnd"/>
      <w:r w:rsidR="00ED6CB7" w:rsidRPr="00ED6CB7">
        <w:t xml:space="preserve"> </w:t>
      </w:r>
      <w:proofErr w:type="spellStart"/>
      <w:r w:rsidR="00ED6CB7" w:rsidRPr="00ED6CB7">
        <w:t>fitur</w:t>
      </w:r>
      <w:proofErr w:type="spellEnd"/>
      <w:r w:rsidR="00ED6CB7" w:rsidRPr="00ED6CB7">
        <w:t xml:space="preserve"> </w:t>
      </w:r>
      <w:proofErr w:type="spellStart"/>
      <w:r w:rsidR="00ED6CB7" w:rsidRPr="00ED6CB7">
        <w:t>dalam</w:t>
      </w:r>
      <w:proofErr w:type="spellEnd"/>
      <w:r w:rsidR="00ED6CB7" w:rsidRPr="00ED6CB7">
        <w:t xml:space="preserve"> model Decision Tree.</w:t>
      </w:r>
    </w:p>
    <w:p w14:paraId="364B1EB8" w14:textId="79E2DE94" w:rsidR="001922FA" w:rsidRDefault="001922FA" w:rsidP="00BD4C24">
      <w:pPr>
        <w:pStyle w:val="IOP-CS-BodyText"/>
      </w:pPr>
    </w:p>
    <w:p w14:paraId="285DBE3B" w14:textId="06FF9426" w:rsidR="00BD4C24" w:rsidRPr="00ED6CB7" w:rsidRDefault="00ED6CB7" w:rsidP="00ED6CB7">
      <w:pPr>
        <w:pStyle w:val="IOP-CS-BodyText"/>
      </w:pPr>
      <w:r>
        <w:rPr>
          <w:noProof/>
        </w:rPr>
        <w:drawing>
          <wp:inline distT="0" distB="0" distL="0" distR="0" wp14:anchorId="6248BC3D" wp14:editId="73EB7D15">
            <wp:extent cx="5731510" cy="3222625"/>
            <wp:effectExtent l="0" t="0" r="2540" b="0"/>
            <wp:docPr id="43859186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8591865" name="Picture 438591865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ED6CB7">
        <w:rPr>
          <w:i/>
          <w:iCs/>
        </w:rPr>
        <w:t>1.8</w:t>
      </w:r>
      <w:r>
        <w:t xml:space="preserve"> </w:t>
      </w:r>
      <w:proofErr w:type="spellStart"/>
      <w:r w:rsidR="001922FA">
        <w:rPr>
          <w:i/>
          <w:iCs/>
        </w:rPr>
        <w:t>hasil</w:t>
      </w:r>
      <w:proofErr w:type="spellEnd"/>
      <w:r w:rsidR="001922FA">
        <w:rPr>
          <w:i/>
          <w:iCs/>
        </w:rPr>
        <w:t xml:space="preserve"> </w:t>
      </w:r>
      <w:proofErr w:type="spellStart"/>
      <w:r w:rsidRPr="00ED6CB7">
        <w:t>menampilkan</w:t>
      </w:r>
      <w:proofErr w:type="spellEnd"/>
      <w:r w:rsidRPr="00ED6CB7">
        <w:t xml:space="preserve"> </w:t>
      </w:r>
      <w:proofErr w:type="spellStart"/>
      <w:r w:rsidRPr="00ED6CB7">
        <w:t>tingkat</w:t>
      </w:r>
      <w:proofErr w:type="spellEnd"/>
      <w:r w:rsidRPr="00ED6CB7">
        <w:t xml:space="preserve"> </w:t>
      </w:r>
      <w:proofErr w:type="spellStart"/>
      <w:r w:rsidRPr="00ED6CB7">
        <w:t>kepentingan</w:t>
      </w:r>
      <w:proofErr w:type="spellEnd"/>
      <w:r w:rsidRPr="00ED6CB7">
        <w:t xml:space="preserve"> (importance) </w:t>
      </w:r>
      <w:proofErr w:type="spellStart"/>
      <w:r w:rsidRPr="00ED6CB7">
        <w:t>setiap</w:t>
      </w:r>
      <w:proofErr w:type="spellEnd"/>
      <w:r w:rsidRPr="00ED6CB7">
        <w:t xml:space="preserve"> </w:t>
      </w:r>
      <w:proofErr w:type="spellStart"/>
      <w:r w:rsidRPr="00ED6CB7">
        <w:t>fitur</w:t>
      </w:r>
      <w:proofErr w:type="spellEnd"/>
      <w:r w:rsidRPr="00ED6CB7">
        <w:t xml:space="preserve"> </w:t>
      </w:r>
      <w:proofErr w:type="spellStart"/>
      <w:r w:rsidRPr="00ED6CB7">
        <w:t>dalam</w:t>
      </w:r>
      <w:proofErr w:type="spellEnd"/>
      <w:r w:rsidRPr="00ED6CB7">
        <w:t xml:space="preserve"> model Decision Tree.</w:t>
      </w:r>
    </w:p>
    <w:p w14:paraId="4B303738" w14:textId="372E13A9" w:rsidR="001922FA" w:rsidRDefault="001922FA" w:rsidP="001922FA">
      <w:pPr>
        <w:pStyle w:val="IOP-CS-BodyText"/>
        <w:ind w:left="360" w:firstLine="0"/>
      </w:pPr>
    </w:p>
    <w:p w14:paraId="085049FB" w14:textId="77777777" w:rsidR="00ED6CB7" w:rsidRDefault="00ED6CB7" w:rsidP="00ED6CB7">
      <w:pPr>
        <w:pStyle w:val="IOP-CS-BodyText"/>
        <w:ind w:firstLine="0"/>
        <w:jc w:val="left"/>
      </w:pPr>
      <w:r>
        <w:t xml:space="preserve">9. </w:t>
      </w:r>
      <w:proofErr w:type="spellStart"/>
      <w:r w:rsidRPr="00ED6CB7">
        <w:t>mencari</w:t>
      </w:r>
      <w:proofErr w:type="spellEnd"/>
      <w:r w:rsidRPr="00ED6CB7">
        <w:t xml:space="preserve"> </w:t>
      </w:r>
      <w:proofErr w:type="spellStart"/>
      <w:r w:rsidRPr="00ED6CB7">
        <w:t>nilai</w:t>
      </w:r>
      <w:proofErr w:type="spellEnd"/>
      <w:r w:rsidRPr="00ED6CB7">
        <w:t xml:space="preserve"> </w:t>
      </w:r>
      <w:proofErr w:type="spellStart"/>
      <w:r w:rsidRPr="00ED6CB7">
        <w:t>terbaik</w:t>
      </w:r>
      <w:proofErr w:type="spellEnd"/>
      <w:r w:rsidRPr="00ED6CB7">
        <w:t xml:space="preserve"> </w:t>
      </w:r>
      <w:proofErr w:type="spellStart"/>
      <w:r w:rsidRPr="00ED6CB7">
        <w:t>dari</w:t>
      </w:r>
      <w:proofErr w:type="spellEnd"/>
      <w:r w:rsidRPr="00ED6CB7">
        <w:t xml:space="preserve"> parameter </w:t>
      </w:r>
    </w:p>
    <w:p w14:paraId="01C80593" w14:textId="46E4D388" w:rsidR="00ED6CB7" w:rsidRDefault="00ED6CB7" w:rsidP="00ED6CB7">
      <w:pPr>
        <w:pStyle w:val="IOP-CS-BodyText"/>
        <w:ind w:firstLine="0"/>
        <w:jc w:val="left"/>
      </w:pPr>
      <w:r>
        <w:rPr>
          <w:noProof/>
        </w:rPr>
        <w:drawing>
          <wp:inline distT="0" distB="0" distL="0" distR="0" wp14:anchorId="5393EC96" wp14:editId="3E2E55ED">
            <wp:extent cx="5731510" cy="3222625"/>
            <wp:effectExtent l="0" t="0" r="2540" b="0"/>
            <wp:docPr id="20372017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720171" name="Picture 203720171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449593" w14:textId="0B32DF41" w:rsidR="001922FA" w:rsidRDefault="001922FA" w:rsidP="00ED6CB7">
      <w:pPr>
        <w:pStyle w:val="IOP-CS-BodyText"/>
        <w:ind w:firstLine="0"/>
        <w:jc w:val="left"/>
      </w:pPr>
    </w:p>
    <w:p w14:paraId="63E76B27" w14:textId="5FF6469C" w:rsidR="001922FA" w:rsidRPr="00ED6CB7" w:rsidRDefault="00ED6CB7" w:rsidP="00ED6CB7">
      <w:pPr>
        <w:pStyle w:val="IOP-CS-BodyText"/>
        <w:ind w:firstLine="0"/>
        <w:jc w:val="left"/>
      </w:pPr>
      <w:r>
        <w:rPr>
          <w:i/>
          <w:iCs/>
        </w:rPr>
        <w:t xml:space="preserve">1.9 </w:t>
      </w:r>
      <w:proofErr w:type="spellStart"/>
      <w:r w:rsidR="001922FA">
        <w:rPr>
          <w:i/>
          <w:iCs/>
        </w:rPr>
        <w:t>hasil</w:t>
      </w:r>
      <w:proofErr w:type="spellEnd"/>
      <w:r w:rsidR="001922FA">
        <w:rPr>
          <w:i/>
          <w:iCs/>
        </w:rPr>
        <w:t xml:space="preserve"> </w:t>
      </w:r>
      <w:proofErr w:type="spellStart"/>
      <w:r w:rsidRPr="00ED6CB7">
        <w:t>mencari</w:t>
      </w:r>
      <w:proofErr w:type="spellEnd"/>
      <w:r w:rsidRPr="00ED6CB7">
        <w:t xml:space="preserve"> </w:t>
      </w:r>
      <w:proofErr w:type="spellStart"/>
      <w:r w:rsidRPr="00ED6CB7">
        <w:t>nilai</w:t>
      </w:r>
      <w:proofErr w:type="spellEnd"/>
      <w:r w:rsidRPr="00ED6CB7">
        <w:t xml:space="preserve"> </w:t>
      </w:r>
      <w:proofErr w:type="spellStart"/>
      <w:r w:rsidRPr="00ED6CB7">
        <w:t>terbaik</w:t>
      </w:r>
      <w:proofErr w:type="spellEnd"/>
      <w:r w:rsidRPr="00ED6CB7">
        <w:t xml:space="preserve"> </w:t>
      </w:r>
      <w:proofErr w:type="spellStart"/>
      <w:r w:rsidRPr="00ED6CB7">
        <w:t>dari</w:t>
      </w:r>
      <w:proofErr w:type="spellEnd"/>
      <w:r w:rsidRPr="00ED6CB7">
        <w:t xml:space="preserve"> parameter </w:t>
      </w:r>
    </w:p>
    <w:p w14:paraId="7343F28E" w14:textId="460D184B" w:rsidR="00672C4B" w:rsidRPr="00A96848" w:rsidRDefault="00672C4B" w:rsidP="00ED6CB7">
      <w:pPr>
        <w:pStyle w:val="IOP-CS-BodyText"/>
        <w:ind w:firstLine="0"/>
      </w:pPr>
    </w:p>
    <w:p w14:paraId="54A6B54F" w14:textId="571BB4A6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78620183" w14:textId="77777777" w:rsidR="006D0995" w:rsidRDefault="006D0995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</w:p>
    <w:p w14:paraId="4D536FB7" w14:textId="013D76BD" w:rsidR="00507689" w:rsidRPr="00C23B8D" w:rsidRDefault="0067483A" w:rsidP="00C23B8D">
      <w:pPr>
        <w:pStyle w:val="IOP-CS-ReferenceText"/>
      </w:pPr>
      <w:r>
        <w:t xml:space="preserve">LINK GITHUB: </w:t>
      </w:r>
      <w:r w:rsidR="002E45CA">
        <w:fldChar w:fldCharType="end"/>
      </w:r>
      <w:r w:rsidRPr="0067483A">
        <w:t xml:space="preserve"> </w:t>
      </w:r>
      <w:hyperlink r:id="rId19" w:history="1">
        <w:r w:rsidR="008D0518" w:rsidRPr="008D0518">
          <w:rPr>
            <w:rStyle w:val="Hyperlink"/>
          </w:rPr>
          <w:t>https://github.com/Sitiaisah1604/machine-learning</w:t>
        </w:r>
      </w:hyperlink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altName w:val="Calibri"/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B7ADF"/>
    <w:multiLevelType w:val="multilevel"/>
    <w:tmpl w:val="212ACD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" w15:restartNumberingAfterBreak="0">
    <w:nsid w:val="1BA53A45"/>
    <w:multiLevelType w:val="multilevel"/>
    <w:tmpl w:val="488A67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3473A9B"/>
    <w:multiLevelType w:val="multilevel"/>
    <w:tmpl w:val="F8D4A8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4ED17264"/>
    <w:multiLevelType w:val="multilevel"/>
    <w:tmpl w:val="B23AD472"/>
    <w:lvl w:ilvl="0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16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1800"/>
      </w:pPr>
      <w:rPr>
        <w:rFonts w:hint="default"/>
      </w:rPr>
    </w:lvl>
  </w:abstractNum>
  <w:abstractNum w:abstractNumId="5" w15:restartNumberingAfterBreak="0">
    <w:nsid w:val="51DC33D8"/>
    <w:multiLevelType w:val="multilevel"/>
    <w:tmpl w:val="48EE5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6297BB3"/>
    <w:multiLevelType w:val="hybridMultilevel"/>
    <w:tmpl w:val="D85E2CE2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C176481"/>
    <w:multiLevelType w:val="hybridMultilevel"/>
    <w:tmpl w:val="2C449A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643927575">
    <w:abstractNumId w:val="2"/>
  </w:num>
  <w:num w:numId="2" w16cid:durableId="1873953184">
    <w:abstractNumId w:val="6"/>
  </w:num>
  <w:num w:numId="3" w16cid:durableId="1776948827">
    <w:abstractNumId w:val="1"/>
  </w:num>
  <w:num w:numId="4" w16cid:durableId="2059013245">
    <w:abstractNumId w:val="5"/>
  </w:num>
  <w:num w:numId="5" w16cid:durableId="1257982664">
    <w:abstractNumId w:val="3"/>
  </w:num>
  <w:num w:numId="6" w16cid:durableId="72901775">
    <w:abstractNumId w:val="0"/>
  </w:num>
  <w:num w:numId="7" w16cid:durableId="1796102163">
    <w:abstractNumId w:val="7"/>
  </w:num>
  <w:num w:numId="8" w16cid:durableId="13961740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E2EF5"/>
    <w:rsid w:val="000F2B4D"/>
    <w:rsid w:val="000F3204"/>
    <w:rsid w:val="000F5271"/>
    <w:rsid w:val="0011107A"/>
    <w:rsid w:val="0011132F"/>
    <w:rsid w:val="00145E91"/>
    <w:rsid w:val="001922FA"/>
    <w:rsid w:val="001A2DA8"/>
    <w:rsid w:val="001A4ADF"/>
    <w:rsid w:val="001C0B6C"/>
    <w:rsid w:val="001F1038"/>
    <w:rsid w:val="001F5453"/>
    <w:rsid w:val="00203EA9"/>
    <w:rsid w:val="002057E0"/>
    <w:rsid w:val="00207B84"/>
    <w:rsid w:val="00216EB7"/>
    <w:rsid w:val="0022201B"/>
    <w:rsid w:val="0023723A"/>
    <w:rsid w:val="00246E64"/>
    <w:rsid w:val="0028596A"/>
    <w:rsid w:val="002D0B1A"/>
    <w:rsid w:val="002D1705"/>
    <w:rsid w:val="002E119C"/>
    <w:rsid w:val="002E45CA"/>
    <w:rsid w:val="002E5544"/>
    <w:rsid w:val="0034493F"/>
    <w:rsid w:val="003647B5"/>
    <w:rsid w:val="003779CC"/>
    <w:rsid w:val="003823EB"/>
    <w:rsid w:val="00397DEF"/>
    <w:rsid w:val="003B0331"/>
    <w:rsid w:val="003C7B9D"/>
    <w:rsid w:val="003E0897"/>
    <w:rsid w:val="003E11B0"/>
    <w:rsid w:val="003E4CD5"/>
    <w:rsid w:val="003E707E"/>
    <w:rsid w:val="0046685F"/>
    <w:rsid w:val="00480D6D"/>
    <w:rsid w:val="004860AF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7F67"/>
    <w:rsid w:val="00665585"/>
    <w:rsid w:val="0066754C"/>
    <w:rsid w:val="00672C4B"/>
    <w:rsid w:val="0067483A"/>
    <w:rsid w:val="00685572"/>
    <w:rsid w:val="00693D29"/>
    <w:rsid w:val="006B3D2B"/>
    <w:rsid w:val="006B63A5"/>
    <w:rsid w:val="006D0995"/>
    <w:rsid w:val="006D1092"/>
    <w:rsid w:val="006D1728"/>
    <w:rsid w:val="006E4AFF"/>
    <w:rsid w:val="007045B5"/>
    <w:rsid w:val="00734E4D"/>
    <w:rsid w:val="00761682"/>
    <w:rsid w:val="00766D3E"/>
    <w:rsid w:val="00783DE2"/>
    <w:rsid w:val="007A09E1"/>
    <w:rsid w:val="007B56C8"/>
    <w:rsid w:val="007C23FC"/>
    <w:rsid w:val="007C27C4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C7A1F"/>
    <w:rsid w:val="008D0518"/>
    <w:rsid w:val="008D32F7"/>
    <w:rsid w:val="008E0B84"/>
    <w:rsid w:val="008F1E83"/>
    <w:rsid w:val="008F61E7"/>
    <w:rsid w:val="00906E0D"/>
    <w:rsid w:val="00923246"/>
    <w:rsid w:val="009371CA"/>
    <w:rsid w:val="00946414"/>
    <w:rsid w:val="00946713"/>
    <w:rsid w:val="009863B9"/>
    <w:rsid w:val="009B3D4D"/>
    <w:rsid w:val="009B5C9D"/>
    <w:rsid w:val="009B7F9A"/>
    <w:rsid w:val="009F10EF"/>
    <w:rsid w:val="00A05FF8"/>
    <w:rsid w:val="00A236D6"/>
    <w:rsid w:val="00A50C39"/>
    <w:rsid w:val="00A568C0"/>
    <w:rsid w:val="00A662B6"/>
    <w:rsid w:val="00A73804"/>
    <w:rsid w:val="00A750F0"/>
    <w:rsid w:val="00A832AA"/>
    <w:rsid w:val="00A85F24"/>
    <w:rsid w:val="00A920B6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71D8D"/>
    <w:rsid w:val="00B72131"/>
    <w:rsid w:val="00B914E5"/>
    <w:rsid w:val="00BD1559"/>
    <w:rsid w:val="00BD4C24"/>
    <w:rsid w:val="00BF7225"/>
    <w:rsid w:val="00C11184"/>
    <w:rsid w:val="00C11E06"/>
    <w:rsid w:val="00C14DA0"/>
    <w:rsid w:val="00C15FCB"/>
    <w:rsid w:val="00C23B8D"/>
    <w:rsid w:val="00C40768"/>
    <w:rsid w:val="00C41098"/>
    <w:rsid w:val="00C454B8"/>
    <w:rsid w:val="00C4692C"/>
    <w:rsid w:val="00C505A1"/>
    <w:rsid w:val="00C77059"/>
    <w:rsid w:val="00C864A4"/>
    <w:rsid w:val="00C86A8C"/>
    <w:rsid w:val="00C86CE2"/>
    <w:rsid w:val="00CA574D"/>
    <w:rsid w:val="00CB34FC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E3F3B"/>
    <w:rsid w:val="00E1335B"/>
    <w:rsid w:val="00E13BB8"/>
    <w:rsid w:val="00E13E0E"/>
    <w:rsid w:val="00E3380C"/>
    <w:rsid w:val="00E41376"/>
    <w:rsid w:val="00E7202A"/>
    <w:rsid w:val="00ED6CB7"/>
    <w:rsid w:val="00EF28FC"/>
    <w:rsid w:val="00EF46FE"/>
    <w:rsid w:val="00F17689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55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520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52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1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customXml" Target="../customXml/item3.xml"/><Relationship Id="rId21" Type="http://schemas.openxmlformats.org/officeDocument/2006/relationships/theme" Target="theme/theme1.xml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19" Type="http://schemas.openxmlformats.org/officeDocument/2006/relationships/hyperlink" Target="https://github.com/Sitiaisah1604/machine-learning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customXml/itemProps4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332</Words>
  <Characters>1894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22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isyah siti</cp:lastModifiedBy>
  <cp:revision>2</cp:revision>
  <cp:lastPrinted>2025-10-04T03:57:00Z</cp:lastPrinted>
  <dcterms:created xsi:type="dcterms:W3CDTF">2025-10-26T02:10:00Z</dcterms:created>
  <dcterms:modified xsi:type="dcterms:W3CDTF">2025-10-26T02:10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